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450AA3" w:rsidRDefault="00450AA3" w:rsidP="00450AA3">
      <w:pPr>
        <w:jc w:val="center"/>
        <w:rPr>
          <w:sz w:val="36"/>
          <w:szCs w:val="36"/>
        </w:rPr>
      </w:pPr>
      <w:r w:rsidRPr="00450AA3">
        <w:rPr>
          <w:sz w:val="36"/>
          <w:szCs w:val="36"/>
        </w:rPr>
        <w:t xml:space="preserve">Evidencia de conocimiento: documento escrito sobre un tema específico de su actividad laboral o programa de formación. </w:t>
      </w:r>
    </w:p>
    <w:p w:rsidR="00450AA3" w:rsidRDefault="00450AA3" w:rsidP="00450AA3">
      <w:pPr>
        <w:jc w:val="center"/>
        <w:rPr>
          <w:sz w:val="36"/>
          <w:szCs w:val="36"/>
        </w:rPr>
      </w:pPr>
    </w:p>
    <w:p w:rsidR="00450AA3" w:rsidRDefault="00450AA3" w:rsidP="00450AA3">
      <w:pPr>
        <w:jc w:val="center"/>
        <w:rPr>
          <w:sz w:val="36"/>
          <w:szCs w:val="36"/>
        </w:rPr>
      </w:pPr>
    </w:p>
    <w:p w:rsidR="00450AA3" w:rsidRPr="00450AA3" w:rsidRDefault="00450AA3" w:rsidP="00450AA3">
      <w:pPr>
        <w:jc w:val="center"/>
        <w:rPr>
          <w:sz w:val="36"/>
          <w:szCs w:val="36"/>
        </w:rPr>
      </w:pPr>
      <w:r w:rsidRPr="00450AA3">
        <w:rPr>
          <w:sz w:val="36"/>
          <w:szCs w:val="36"/>
        </w:rPr>
        <w:t>GA6-240202501-AA1-EV01</w:t>
      </w:r>
    </w:p>
    <w:p w:rsidR="00450AA3" w:rsidRDefault="00450AA3">
      <w:r>
        <w:br w:type="page"/>
      </w:r>
    </w:p>
    <w:p w:rsidR="00450AA3" w:rsidRDefault="00450AA3" w:rsidP="00450AA3">
      <w:r>
        <w:lastRenderedPageBreak/>
        <w:t>Introducción:</w:t>
      </w:r>
    </w:p>
    <w:p w:rsidR="00450AA3" w:rsidRDefault="00450AA3" w:rsidP="00450AA3"/>
    <w:p w:rsidR="00450AA3" w:rsidRDefault="00450AA3" w:rsidP="00450AA3">
      <w:r>
        <w:t>La Tecnología en Análisis y Desarrollo de Software (ADSO) es un campo multidisciplinario que combina conocimientos de informática, ingeniería de software y gestión de proyectos para diseñar, desarrollar y mantener sistemas de software eficientes y efectivos. En este documento, exploraremos los aspectos fundamentales de la tecnología ADSO y su relevancia en el entorno laboral actual.</w:t>
      </w:r>
    </w:p>
    <w:p w:rsidR="00450AA3" w:rsidRDefault="00450AA3" w:rsidP="00450AA3"/>
    <w:p w:rsidR="00450AA3" w:rsidRDefault="00450AA3">
      <w:r>
        <w:br w:type="page"/>
      </w:r>
    </w:p>
    <w:p w:rsidR="00450AA3" w:rsidRDefault="00450AA3" w:rsidP="00450AA3">
      <w:r>
        <w:lastRenderedPageBreak/>
        <w:t>Aspectos Fundamentales de la Tecnología ADSO:</w:t>
      </w:r>
    </w:p>
    <w:p w:rsidR="00450AA3" w:rsidRDefault="00450AA3" w:rsidP="00450AA3"/>
    <w:p w:rsidR="00450AA3" w:rsidRDefault="00450AA3" w:rsidP="00450AA3">
      <w:r>
        <w:t>Desarrollo de Aplicaciones: La tecnología ADSO se centra en el desarrollo de aplicaciones informáticas, que van desde pequeñas aplicaciones móviles hasta sistemas empresariales complejos. Esto implica el diseño de la arquitectura del software, la codificación de programas y la implementación de soluciones tecnológicas.</w:t>
      </w:r>
    </w:p>
    <w:p w:rsidR="00450AA3" w:rsidRDefault="00450AA3" w:rsidP="00450AA3"/>
    <w:p w:rsidR="00450AA3" w:rsidRDefault="00450AA3" w:rsidP="00450AA3">
      <w:r>
        <w:t>Metodologías de Desarrollo: En el contexto de ADSO, se emplean diversas metodologías de desarrollo de software, como Scrum, Kanban, y DevOps, entre otras. Estas metodologías proporcionan marcos de trabajo estructurados para gestionar el ciclo de vida del desarrollo de software de manera eficiente y colaborativa.</w:t>
      </w:r>
    </w:p>
    <w:p w:rsidR="00450AA3" w:rsidRDefault="00450AA3" w:rsidP="00450AA3"/>
    <w:p w:rsidR="00450AA3" w:rsidRDefault="00450AA3" w:rsidP="00450AA3">
      <w:r>
        <w:t>Gestión de Proyectos: La gestión de proyectos es un componente crucial en ADSO, ya que implica la planificación, ejecución y control de los proyectos de desarrollo de software. Esto incluye la asignación de recursos, el seguimiento del progreso del proyecto y la gestión de riesgos para garantizar la entrega oportuna y exitosa del software.</w:t>
      </w:r>
    </w:p>
    <w:p w:rsidR="00450AA3" w:rsidRDefault="00450AA3" w:rsidP="00450AA3"/>
    <w:p w:rsidR="00450AA3" w:rsidRDefault="00450AA3" w:rsidP="00450AA3">
      <w:r>
        <w:t>Calidad del Software: La calidad del software es un aspecto fundamental en ADSO, que abarca la evaluación y mejora continua de los procesos de desarrollo, así como la garantía de la calidad del producto final. Esto se logra mediante la aplicación de prácticas de prueba, revisión de código y estándares de calidad reconocidos en la industria.</w:t>
      </w:r>
    </w:p>
    <w:p w:rsidR="00450AA3" w:rsidRDefault="00450AA3" w:rsidP="00450AA3"/>
    <w:p w:rsidR="00450AA3" w:rsidRDefault="00450AA3" w:rsidP="00450AA3">
      <w:r>
        <w:t>Relevancia en el Entorno Laboral:</w:t>
      </w:r>
    </w:p>
    <w:p w:rsidR="00450AA3" w:rsidRDefault="00450AA3" w:rsidP="00450AA3"/>
    <w:p w:rsidR="00450AA3" w:rsidRDefault="00450AA3" w:rsidP="00450AA3">
      <w:r>
        <w:t>La tecnología ADSO es cada vez más relevante en el entorno laboral actual debido a la creciente demanda de soluciones tecnológicas innovadoras y la rápida evolución de la industria del software. Los profesionales de ADSO juegan un papel fundamental en la creación y mantenimiento de sistemas de software robustos y escalables que satisfagan las necesidades cambiantes de las organizaciones y los usuarios finales.</w:t>
      </w:r>
    </w:p>
    <w:p w:rsidR="00450AA3" w:rsidRDefault="00450AA3" w:rsidP="00450AA3"/>
    <w:p w:rsidR="00450AA3" w:rsidRDefault="00450AA3">
      <w:r>
        <w:br w:type="page"/>
      </w:r>
    </w:p>
    <w:p w:rsidR="00450AA3" w:rsidRDefault="00450AA3" w:rsidP="00450AA3">
      <w:r>
        <w:lastRenderedPageBreak/>
        <w:t>Conclusiones:</w:t>
      </w:r>
    </w:p>
    <w:p w:rsidR="00450AA3" w:rsidRDefault="00450AA3" w:rsidP="00450AA3"/>
    <w:p w:rsidR="00AB7544" w:rsidRDefault="00450AA3" w:rsidP="00450AA3">
      <w:r>
        <w:t>La Tecnología en Análisis y Desarrollo de Software es un campo dinámico y en constante evolución que desempeña un papel vital en la transformación digital de las empresas y la sociedad en general. Los profesionales de ADSO están capacitados para enfrentar los desafíos del desarrollo de software en un entorno cada vez más complejo y competitivo, contribuyendo así al avance y la innovación en el ámbito tecnológico.</w:t>
      </w:r>
    </w:p>
    <w:p w:rsidR="00450AA3" w:rsidRDefault="00450AA3" w:rsidP="00450AA3"/>
    <w:p w:rsidR="00450AA3" w:rsidRDefault="00450AA3" w:rsidP="00450AA3"/>
    <w:p w:rsidR="00450AA3" w:rsidRDefault="00450AA3">
      <w:r>
        <w:br w:type="page"/>
      </w:r>
    </w:p>
    <w:p w:rsidR="00450AA3" w:rsidRDefault="00450AA3" w:rsidP="00450AA3">
      <w:r>
        <w:lastRenderedPageBreak/>
        <w:t>Referencias</w:t>
      </w:r>
    </w:p>
    <w:p w:rsidR="00450AA3" w:rsidRDefault="00450AA3" w:rsidP="00450AA3">
      <w:r>
        <w:fldChar w:fldCharType="begin"/>
      </w:r>
      <w:r>
        <w:instrText xml:space="preserve"> ADDIN ZOTERO_ITEM CSL_CITATION {"citationID":"uBrNoHTx","properties":{"formattedCitation":"({\\i{}En busca de la grandeza}, s.\\uc0\\u160{}f.; {\\i{}Tecnolog\\uc0\\u237{}a en An\\uc0\\u225{}lisis y Desarrollo de Sistemas de Informaci\\uc0\\u243{}n}, s.\\uc0\\u160{}f.)","plainCitation":"(En busca de la grandeza, s. f.; Tecnología en Análisis y Desarrollo de Sistemas de Información, s. f.)","noteIndex":0},"citationItems":[{"id":146,"uris":["http://zotero.org/users/9155038/items/RKM93WKN"],"itemData":{"id":146,"type":"webpage","abstract":"Desde el Centro de Comercio y Servicios de la Regional Cauca se socializó el Proyecto ‘Manejo del Software de Formación Integral’, integrado por aprendices y que buscará destacarse en el mercado, agilizando funciones formativas y administrativas.","language":"es","title":"En busca de la grandeza: la Fábrica de Software SENA que busca posicionarse en la cima","title-short":"En busca de la grandeza","URL":"https://www.sena.edu.co:443/es-co/Noticias/Paginas/noticia.aspx?IdNoticia=6610","accessed":{"date-parts":[["2024",6,8]]}},"label":"page"},{"id":144,"uris":["http://zotero.org/users/9155038/items/NDB6NFLF"],"itemData":{"id":144,"type":"webpage","title":"Tecnología en Análisis y Desarrollo de Sistemas de Información","URL":"https://valle.senacdti.com/analisis-desarrollo-sistemas-informacion.html","accessed":{"date-parts":[["2024",6,8]]}},"label":"page"}],"schema":"https://github.com/citation-style-language/schema/raw/master/csl-citation.json"} </w:instrText>
      </w:r>
      <w:r>
        <w:fldChar w:fldCharType="separate"/>
      </w:r>
      <w:r w:rsidRPr="00450AA3">
        <w:rPr>
          <w:rFonts w:cs="Times New Roman"/>
          <w:kern w:val="0"/>
        </w:rPr>
        <w:t>(</w:t>
      </w:r>
      <w:r w:rsidRPr="00450AA3">
        <w:rPr>
          <w:rFonts w:cs="Times New Roman"/>
          <w:i/>
          <w:iCs/>
          <w:kern w:val="0"/>
        </w:rPr>
        <w:t>En busca de la grandeza</w:t>
      </w:r>
      <w:r w:rsidRPr="00450AA3">
        <w:rPr>
          <w:rFonts w:cs="Times New Roman"/>
          <w:kern w:val="0"/>
        </w:rPr>
        <w:t xml:space="preserve">, s. f.; </w:t>
      </w:r>
      <w:r w:rsidRPr="00450AA3">
        <w:rPr>
          <w:rFonts w:cs="Times New Roman"/>
          <w:i/>
          <w:iCs/>
          <w:kern w:val="0"/>
        </w:rPr>
        <w:t>Tecnología en Análisis y Desarrollo de Sistemas de Información</w:t>
      </w:r>
      <w:r w:rsidRPr="00450AA3">
        <w:rPr>
          <w:rFonts w:cs="Times New Roman"/>
          <w:kern w:val="0"/>
        </w:rPr>
        <w:t>, s. f.)</w:t>
      </w:r>
      <w:r>
        <w:fldChar w:fldCharType="end"/>
      </w:r>
    </w:p>
    <w:p w:rsidR="00450AA3" w:rsidRPr="00450AA3" w:rsidRDefault="00450AA3" w:rsidP="00450AA3">
      <w:pPr>
        <w:pStyle w:val="Bibliografa"/>
        <w:rPr>
          <w:rFonts w:cs="Times New Roman"/>
        </w:rPr>
      </w:pPr>
      <w:r>
        <w:fldChar w:fldCharType="begin"/>
      </w:r>
      <w:r>
        <w:instrText xml:space="preserve"> ADDIN ZOTERO_BIBL {"uncited":[],"omitted":[],"custom":[]} CSL_BIBLIOGRAPHY </w:instrText>
      </w:r>
      <w:r>
        <w:fldChar w:fldCharType="separate"/>
      </w:r>
      <w:r w:rsidRPr="00450AA3">
        <w:rPr>
          <w:rFonts w:cs="Times New Roman"/>
          <w:i/>
          <w:iCs/>
        </w:rPr>
        <w:t>En busca de la grandeza: La Fábrica de Software SENA que busca posicionarse en la cima</w:t>
      </w:r>
      <w:r w:rsidRPr="00450AA3">
        <w:rPr>
          <w:rFonts w:cs="Times New Roman"/>
        </w:rPr>
        <w:t>. (s. f.). Recuperado 8 de junio de 2024, de https://www.sena.edu.co:443/es-co/Noticias/Paginas/noticia.aspx?IdNoticia=6610</w:t>
      </w:r>
    </w:p>
    <w:p w:rsidR="00450AA3" w:rsidRPr="00450AA3" w:rsidRDefault="00450AA3" w:rsidP="00450AA3">
      <w:pPr>
        <w:pStyle w:val="Bibliografa"/>
        <w:rPr>
          <w:rFonts w:cs="Times New Roman"/>
        </w:rPr>
      </w:pPr>
      <w:r w:rsidRPr="00450AA3">
        <w:rPr>
          <w:rFonts w:cs="Times New Roman"/>
          <w:i/>
          <w:iCs/>
        </w:rPr>
        <w:t>Tecnología en Análisis y Desarrollo de Sistemas de Información</w:t>
      </w:r>
      <w:r w:rsidRPr="00450AA3">
        <w:rPr>
          <w:rFonts w:cs="Times New Roman"/>
        </w:rPr>
        <w:t>. (s. f.). Recuperado 8 de junio de 2024, de https://valle.senacdti.com/analisis-desarrollo-sistemas-informacion.html</w:t>
      </w:r>
    </w:p>
    <w:p w:rsidR="00450AA3" w:rsidRDefault="00450AA3" w:rsidP="00450AA3">
      <w:r>
        <w:fldChar w:fldCharType="end"/>
      </w:r>
    </w:p>
    <w:sectPr w:rsidR="00450AA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AA3"/>
    <w:rsid w:val="00450AA3"/>
    <w:rsid w:val="007C096D"/>
    <w:rsid w:val="00AB7544"/>
    <w:rsid w:val="00CF5B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D6281"/>
  <w15:chartTrackingRefBased/>
  <w15:docId w15:val="{37A0C659-B785-49B0-9050-A2E99BEF6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color w:val="000000"/>
        <w:kern w:val="2"/>
        <w:sz w:val="24"/>
        <w:szCs w:val="24"/>
        <w:lang w:val="es-CO"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F5B5B"/>
    <w:pPr>
      <w:keepNext/>
      <w:keepLines/>
      <w:spacing w:before="360" w:after="80"/>
      <w:outlineLvl w:val="0"/>
    </w:pPr>
    <w:rPr>
      <w:rFonts w:ascii="Arial" w:eastAsiaTheme="majorEastAsia" w:hAnsi="Arial" w:cstheme="majorBidi"/>
      <w:b/>
      <w:color w:val="auto"/>
      <w:szCs w:val="40"/>
    </w:rPr>
  </w:style>
  <w:style w:type="paragraph" w:styleId="Ttulo2">
    <w:name w:val="heading 2"/>
    <w:basedOn w:val="Normal"/>
    <w:next w:val="Normal"/>
    <w:link w:val="Ttulo2Car"/>
    <w:uiPriority w:val="9"/>
    <w:semiHidden/>
    <w:unhideWhenUsed/>
    <w:qFormat/>
    <w:rsid w:val="00450AA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50AA3"/>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50AA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Ttulo5">
    <w:name w:val="heading 5"/>
    <w:basedOn w:val="Normal"/>
    <w:next w:val="Normal"/>
    <w:link w:val="Ttulo5Car"/>
    <w:uiPriority w:val="9"/>
    <w:semiHidden/>
    <w:unhideWhenUsed/>
    <w:qFormat/>
    <w:rsid w:val="00450AA3"/>
    <w:pPr>
      <w:keepNext/>
      <w:keepLines/>
      <w:spacing w:before="80" w:after="40"/>
      <w:outlineLvl w:val="4"/>
    </w:pPr>
    <w:rPr>
      <w:rFonts w:asciiTheme="minorHAnsi" w:eastAsiaTheme="majorEastAsia" w:hAnsiTheme="minorHAnsi" w:cstheme="majorBidi"/>
      <w:color w:val="0F4761" w:themeColor="accent1" w:themeShade="BF"/>
    </w:rPr>
  </w:style>
  <w:style w:type="paragraph" w:styleId="Ttulo6">
    <w:name w:val="heading 6"/>
    <w:basedOn w:val="Normal"/>
    <w:next w:val="Normal"/>
    <w:link w:val="Ttulo6Car"/>
    <w:uiPriority w:val="9"/>
    <w:semiHidden/>
    <w:unhideWhenUsed/>
    <w:qFormat/>
    <w:rsid w:val="00450AA3"/>
    <w:pPr>
      <w:keepNext/>
      <w:keepLines/>
      <w:spacing w:before="40" w:after="0"/>
      <w:outlineLvl w:val="5"/>
    </w:pPr>
    <w:rPr>
      <w:rFonts w:asciiTheme="minorHAnsi" w:eastAsiaTheme="majorEastAsia" w:hAnsiTheme="minorHAnsi" w:cstheme="majorBidi"/>
      <w:i/>
      <w:iCs/>
      <w:color w:val="595959" w:themeColor="text1" w:themeTint="A6"/>
    </w:rPr>
  </w:style>
  <w:style w:type="paragraph" w:styleId="Ttulo7">
    <w:name w:val="heading 7"/>
    <w:basedOn w:val="Normal"/>
    <w:next w:val="Normal"/>
    <w:link w:val="Ttulo7Car"/>
    <w:uiPriority w:val="9"/>
    <w:semiHidden/>
    <w:unhideWhenUsed/>
    <w:qFormat/>
    <w:rsid w:val="00450AA3"/>
    <w:pPr>
      <w:keepNext/>
      <w:keepLines/>
      <w:spacing w:before="40" w:after="0"/>
      <w:outlineLvl w:val="6"/>
    </w:pPr>
    <w:rPr>
      <w:rFonts w:asciiTheme="minorHAnsi" w:eastAsiaTheme="majorEastAsia" w:hAnsiTheme="minorHAnsi" w:cstheme="majorBidi"/>
      <w:color w:val="595959" w:themeColor="text1" w:themeTint="A6"/>
    </w:rPr>
  </w:style>
  <w:style w:type="paragraph" w:styleId="Ttulo8">
    <w:name w:val="heading 8"/>
    <w:basedOn w:val="Normal"/>
    <w:next w:val="Normal"/>
    <w:link w:val="Ttulo8Car"/>
    <w:uiPriority w:val="9"/>
    <w:semiHidden/>
    <w:unhideWhenUsed/>
    <w:qFormat/>
    <w:rsid w:val="00450AA3"/>
    <w:pPr>
      <w:keepNext/>
      <w:keepLines/>
      <w:spacing w:after="0"/>
      <w:outlineLvl w:val="7"/>
    </w:pPr>
    <w:rPr>
      <w:rFonts w:asciiTheme="minorHAnsi" w:eastAsiaTheme="majorEastAsia" w:hAnsiTheme="minorHAnsi" w:cstheme="majorBidi"/>
      <w:i/>
      <w:iCs/>
      <w:color w:val="272727" w:themeColor="text1" w:themeTint="D8"/>
    </w:rPr>
  </w:style>
  <w:style w:type="paragraph" w:styleId="Ttulo9">
    <w:name w:val="heading 9"/>
    <w:basedOn w:val="Normal"/>
    <w:next w:val="Normal"/>
    <w:link w:val="Ttulo9Car"/>
    <w:uiPriority w:val="9"/>
    <w:semiHidden/>
    <w:unhideWhenUsed/>
    <w:qFormat/>
    <w:rsid w:val="00450AA3"/>
    <w:pPr>
      <w:keepNext/>
      <w:keepLines/>
      <w:spacing w:after="0"/>
      <w:outlineLvl w:val="8"/>
    </w:pPr>
    <w:rPr>
      <w:rFonts w:asciiTheme="minorHAnsi" w:eastAsiaTheme="majorEastAsia" w:hAnsiTheme="minorHAnsi"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F5B5B"/>
    <w:rPr>
      <w:rFonts w:ascii="Arial" w:eastAsiaTheme="majorEastAsia" w:hAnsi="Arial" w:cstheme="majorBidi"/>
      <w:b/>
      <w:color w:val="auto"/>
      <w:szCs w:val="40"/>
    </w:rPr>
  </w:style>
  <w:style w:type="character" w:customStyle="1" w:styleId="Ttulo2Car">
    <w:name w:val="Título 2 Car"/>
    <w:basedOn w:val="Fuentedeprrafopredeter"/>
    <w:link w:val="Ttulo2"/>
    <w:uiPriority w:val="9"/>
    <w:semiHidden/>
    <w:rsid w:val="00450AA3"/>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50AA3"/>
    <w:rPr>
      <w:rFonts w:asciiTheme="minorHAnsi" w:eastAsiaTheme="majorEastAsia" w:hAnsiTheme="minorHAnsi"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50AA3"/>
    <w:rPr>
      <w:rFonts w:asciiTheme="minorHAnsi" w:eastAsiaTheme="majorEastAsia" w:hAnsiTheme="minorHAnsi" w:cstheme="majorBidi"/>
      <w:i/>
      <w:iCs/>
      <w:color w:val="0F4761" w:themeColor="accent1" w:themeShade="BF"/>
    </w:rPr>
  </w:style>
  <w:style w:type="character" w:customStyle="1" w:styleId="Ttulo5Car">
    <w:name w:val="Título 5 Car"/>
    <w:basedOn w:val="Fuentedeprrafopredeter"/>
    <w:link w:val="Ttulo5"/>
    <w:uiPriority w:val="9"/>
    <w:semiHidden/>
    <w:rsid w:val="00450AA3"/>
    <w:rPr>
      <w:rFonts w:asciiTheme="minorHAnsi" w:eastAsiaTheme="majorEastAsia" w:hAnsiTheme="minorHAnsi" w:cstheme="majorBidi"/>
      <w:color w:val="0F4761" w:themeColor="accent1" w:themeShade="BF"/>
    </w:rPr>
  </w:style>
  <w:style w:type="character" w:customStyle="1" w:styleId="Ttulo6Car">
    <w:name w:val="Título 6 Car"/>
    <w:basedOn w:val="Fuentedeprrafopredeter"/>
    <w:link w:val="Ttulo6"/>
    <w:uiPriority w:val="9"/>
    <w:semiHidden/>
    <w:rsid w:val="00450AA3"/>
    <w:rPr>
      <w:rFonts w:asciiTheme="minorHAnsi" w:eastAsiaTheme="majorEastAsia" w:hAnsiTheme="minorHAnsi" w:cstheme="majorBidi"/>
      <w:i/>
      <w:iCs/>
      <w:color w:val="595959" w:themeColor="text1" w:themeTint="A6"/>
    </w:rPr>
  </w:style>
  <w:style w:type="character" w:customStyle="1" w:styleId="Ttulo7Car">
    <w:name w:val="Título 7 Car"/>
    <w:basedOn w:val="Fuentedeprrafopredeter"/>
    <w:link w:val="Ttulo7"/>
    <w:uiPriority w:val="9"/>
    <w:semiHidden/>
    <w:rsid w:val="00450AA3"/>
    <w:rPr>
      <w:rFonts w:asciiTheme="minorHAnsi" w:eastAsiaTheme="majorEastAsia" w:hAnsiTheme="minorHAnsi" w:cstheme="majorBidi"/>
      <w:color w:val="595959" w:themeColor="text1" w:themeTint="A6"/>
    </w:rPr>
  </w:style>
  <w:style w:type="character" w:customStyle="1" w:styleId="Ttulo8Car">
    <w:name w:val="Título 8 Car"/>
    <w:basedOn w:val="Fuentedeprrafopredeter"/>
    <w:link w:val="Ttulo8"/>
    <w:uiPriority w:val="9"/>
    <w:semiHidden/>
    <w:rsid w:val="00450AA3"/>
    <w:rPr>
      <w:rFonts w:asciiTheme="minorHAnsi" w:eastAsiaTheme="majorEastAsia" w:hAnsiTheme="minorHAnsi" w:cstheme="majorBidi"/>
      <w:i/>
      <w:iCs/>
      <w:color w:val="272727" w:themeColor="text1" w:themeTint="D8"/>
    </w:rPr>
  </w:style>
  <w:style w:type="character" w:customStyle="1" w:styleId="Ttulo9Car">
    <w:name w:val="Título 9 Car"/>
    <w:basedOn w:val="Fuentedeprrafopredeter"/>
    <w:link w:val="Ttulo9"/>
    <w:uiPriority w:val="9"/>
    <w:semiHidden/>
    <w:rsid w:val="00450AA3"/>
    <w:rPr>
      <w:rFonts w:asciiTheme="minorHAnsi" w:eastAsiaTheme="majorEastAsia" w:hAnsiTheme="minorHAnsi" w:cstheme="majorBidi"/>
      <w:color w:val="272727" w:themeColor="text1" w:themeTint="D8"/>
    </w:rPr>
  </w:style>
  <w:style w:type="paragraph" w:styleId="Ttulo">
    <w:name w:val="Title"/>
    <w:basedOn w:val="Normal"/>
    <w:next w:val="Normal"/>
    <w:link w:val="TtuloCar"/>
    <w:uiPriority w:val="10"/>
    <w:qFormat/>
    <w:rsid w:val="00450AA3"/>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tuloCar">
    <w:name w:val="Título Car"/>
    <w:basedOn w:val="Fuentedeprrafopredeter"/>
    <w:link w:val="Ttulo"/>
    <w:uiPriority w:val="10"/>
    <w:rsid w:val="00450AA3"/>
    <w:rPr>
      <w:rFonts w:asciiTheme="majorHAnsi" w:eastAsiaTheme="majorEastAsia" w:hAnsiTheme="majorHAnsi" w:cstheme="majorBidi"/>
      <w:color w:val="auto"/>
      <w:spacing w:val="-10"/>
      <w:kern w:val="28"/>
      <w:sz w:val="56"/>
      <w:szCs w:val="56"/>
    </w:rPr>
  </w:style>
  <w:style w:type="paragraph" w:styleId="Subttulo">
    <w:name w:val="Subtitle"/>
    <w:basedOn w:val="Normal"/>
    <w:next w:val="Normal"/>
    <w:link w:val="SubttuloCar"/>
    <w:uiPriority w:val="11"/>
    <w:qFormat/>
    <w:rsid w:val="00450AA3"/>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50AA3"/>
    <w:rPr>
      <w:rFonts w:asciiTheme="minorHAnsi" w:eastAsiaTheme="majorEastAsia" w:hAnsiTheme="minorHAnsi" w:cstheme="majorBidi"/>
      <w:color w:val="595959" w:themeColor="text1" w:themeTint="A6"/>
      <w:spacing w:val="15"/>
      <w:sz w:val="28"/>
      <w:szCs w:val="28"/>
    </w:rPr>
  </w:style>
  <w:style w:type="paragraph" w:styleId="Cita">
    <w:name w:val="Quote"/>
    <w:basedOn w:val="Normal"/>
    <w:next w:val="Normal"/>
    <w:link w:val="CitaCar"/>
    <w:uiPriority w:val="29"/>
    <w:qFormat/>
    <w:rsid w:val="00450AA3"/>
    <w:pPr>
      <w:spacing w:before="160"/>
      <w:jc w:val="center"/>
    </w:pPr>
    <w:rPr>
      <w:i/>
      <w:iCs/>
      <w:color w:val="404040" w:themeColor="text1" w:themeTint="BF"/>
    </w:rPr>
  </w:style>
  <w:style w:type="character" w:customStyle="1" w:styleId="CitaCar">
    <w:name w:val="Cita Car"/>
    <w:basedOn w:val="Fuentedeprrafopredeter"/>
    <w:link w:val="Cita"/>
    <w:uiPriority w:val="29"/>
    <w:rsid w:val="00450AA3"/>
    <w:rPr>
      <w:i/>
      <w:iCs/>
      <w:color w:val="404040" w:themeColor="text1" w:themeTint="BF"/>
    </w:rPr>
  </w:style>
  <w:style w:type="paragraph" w:styleId="Prrafodelista">
    <w:name w:val="List Paragraph"/>
    <w:basedOn w:val="Normal"/>
    <w:uiPriority w:val="34"/>
    <w:qFormat/>
    <w:rsid w:val="00450AA3"/>
    <w:pPr>
      <w:ind w:left="720"/>
      <w:contextualSpacing/>
    </w:pPr>
  </w:style>
  <w:style w:type="character" w:styleId="nfasisintenso">
    <w:name w:val="Intense Emphasis"/>
    <w:basedOn w:val="Fuentedeprrafopredeter"/>
    <w:uiPriority w:val="21"/>
    <w:qFormat/>
    <w:rsid w:val="00450AA3"/>
    <w:rPr>
      <w:i/>
      <w:iCs/>
      <w:color w:val="0F4761" w:themeColor="accent1" w:themeShade="BF"/>
    </w:rPr>
  </w:style>
  <w:style w:type="paragraph" w:styleId="Citadestacada">
    <w:name w:val="Intense Quote"/>
    <w:basedOn w:val="Normal"/>
    <w:next w:val="Normal"/>
    <w:link w:val="CitadestacadaCar"/>
    <w:uiPriority w:val="30"/>
    <w:qFormat/>
    <w:rsid w:val="00450A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50AA3"/>
    <w:rPr>
      <w:i/>
      <w:iCs/>
      <w:color w:val="0F4761" w:themeColor="accent1" w:themeShade="BF"/>
    </w:rPr>
  </w:style>
  <w:style w:type="character" w:styleId="Referenciaintensa">
    <w:name w:val="Intense Reference"/>
    <w:basedOn w:val="Fuentedeprrafopredeter"/>
    <w:uiPriority w:val="32"/>
    <w:qFormat/>
    <w:rsid w:val="00450AA3"/>
    <w:rPr>
      <w:b/>
      <w:bCs/>
      <w:smallCaps/>
      <w:color w:val="0F4761" w:themeColor="accent1" w:themeShade="BF"/>
      <w:spacing w:val="5"/>
    </w:rPr>
  </w:style>
  <w:style w:type="paragraph" w:styleId="Bibliografa">
    <w:name w:val="Bibliography"/>
    <w:basedOn w:val="Normal"/>
    <w:next w:val="Normal"/>
    <w:uiPriority w:val="37"/>
    <w:unhideWhenUsed/>
    <w:rsid w:val="00450AA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TotalTime>
  <Pages>5</Pages>
  <Words>753</Words>
  <Characters>4145</Characters>
  <Application>Microsoft Office Word</Application>
  <DocSecurity>0</DocSecurity>
  <Lines>34</Lines>
  <Paragraphs>9</Paragraphs>
  <ScaleCrop>false</ScaleCrop>
  <Company/>
  <LinksUpToDate>false</LinksUpToDate>
  <CharactersWithSpaces>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eth Ortega</dc:creator>
  <cp:keywords/>
  <dc:description/>
  <cp:lastModifiedBy>Ibeth Ortega</cp:lastModifiedBy>
  <cp:revision>1</cp:revision>
  <dcterms:created xsi:type="dcterms:W3CDTF">2024-06-08T18:16:00Z</dcterms:created>
  <dcterms:modified xsi:type="dcterms:W3CDTF">2024-06-08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z1xl68"/&gt;&lt;style id="http://www.zotero.org/styles/apa" locale="es-ES" hasBibliography="1" bibliographyStyleHasBeenSet="1"/&gt;&lt;prefs&gt;&lt;pref name="fieldType" value="Field"/&gt;&lt;/prefs&gt;&lt;/data&gt;</vt:lpwstr>
  </property>
</Properties>
</file>